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53CC3BFC" w:rsidR="00A31047" w:rsidRPr="008962DD" w:rsidRDefault="0041600E" w:rsidP="00DE2524">
      <w:pPr>
        <w:pStyle w:val="Subtitle"/>
        <w:spacing w:line="360" w:lineRule="auto"/>
        <w:jc w:val="both"/>
        <w:rPr>
          <w:sz w:val="28"/>
          <w:szCs w:val="28"/>
        </w:rPr>
      </w:pPr>
      <w:r w:rsidRPr="008962DD">
        <w:rPr>
          <w:sz w:val="28"/>
          <w:szCs w:val="28"/>
        </w:rPr>
        <w:t xml:space="preserve">Can a web site be made responsive </w:t>
      </w:r>
      <w:r w:rsidR="00B87631" w:rsidRPr="008962DD">
        <w:rPr>
          <w:sz w:val="28"/>
          <w:szCs w:val="28"/>
        </w:rPr>
        <w:t xml:space="preserve">without having the </w:t>
      </w:r>
      <w:r w:rsidR="00630075" w:rsidRPr="008962DD">
        <w:rPr>
          <w:sz w:val="28"/>
          <w:szCs w:val="28"/>
        </w:rPr>
        <w:t>user agent</w:t>
      </w:r>
      <w:r w:rsidR="00B87631" w:rsidRPr="008962DD">
        <w:rPr>
          <w:sz w:val="28"/>
          <w:szCs w:val="28"/>
        </w:rPr>
        <w:t xml:space="preserve"> do all the work?</w:t>
      </w:r>
    </w:p>
    <w:p w14:paraId="041307CF" w14:textId="1C4AD378" w:rsidR="00077B17" w:rsidRPr="00077B17" w:rsidRDefault="00A31047" w:rsidP="00DE2524">
      <w:pPr>
        <w:pStyle w:val="Heading1"/>
        <w:spacing w:line="360" w:lineRule="auto"/>
        <w:jc w:val="both"/>
      </w:pPr>
      <w:r>
        <w:t>Background</w:t>
      </w:r>
    </w:p>
    <w:p w14:paraId="0F96C637" w14:textId="1C661550"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0E6C9B">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502C9B">
          <w:rPr>
            <w:noProof/>
          </w:rPr>
          <w:t>1</w:t>
        </w:r>
      </w:hyperlink>
      <w:r w:rsidR="00C11824">
        <w:rPr>
          <w:noProof/>
        </w:rPr>
        <w:t>]</w:t>
      </w:r>
      <w:r w:rsidR="00E319EE">
        <w:fldChar w:fldCharType="end"/>
      </w:r>
      <w:r>
        <w:t>, much of which is</w:t>
      </w:r>
      <w:r w:rsidR="003D6CA7">
        <w:t xml:space="preserve"> either not designed for</w:t>
      </w:r>
      <w:r w:rsidR="00F27035">
        <w:t xml:space="preserve"> or is</w:t>
      </w:r>
      <w:r>
        <w:t xml:space="preserve"> poorly implemented for use on such devices.</w:t>
      </w:r>
      <w:r w:rsidR="000D5BF0">
        <w:t xml:space="preserve"> </w:t>
      </w:r>
      <w:r w:rsidR="00956B06">
        <w:t>W</w:t>
      </w:r>
      <w:r w:rsidR="000D5BF0">
        <w:t>eb applications are often highly optimized</w:t>
      </w:r>
      <w:r w:rsidR="008E1FA4">
        <w:t xml:space="preserve"> on the back</w:t>
      </w:r>
      <w:r w:rsidR="0095246B">
        <w:t xml:space="preserve"> </w:t>
      </w:r>
      <w:r w:rsidR="008E1FA4">
        <w:t>end</w:t>
      </w:r>
      <w:r w:rsidR="0047149B">
        <w:t>, i.e. W</w:t>
      </w:r>
      <w:r w:rsidR="0095246B">
        <w:t>eb servers,</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w:t>
      </w:r>
      <w:r w:rsidR="000416F0">
        <w:t>,</w:t>
      </w:r>
      <w:r w:rsidR="008C76F5">
        <w:t xml:space="preserve">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40B8A4F0"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8A55DA">
        <w:t xml:space="preserve"> – s</w:t>
      </w:r>
      <w:r w:rsidR="00245121">
        <w:t>uggested in the b</w:t>
      </w:r>
      <w:r w:rsidR="001C7D2A">
        <w:t>ook by the same name</w:t>
      </w:r>
      <w:r w:rsidR="00D00256">
        <w:t xml:space="preserve"> </w:t>
      </w:r>
      <w:r w:rsidR="0085203D">
        <w:fldChar w:fldCharType="begin"/>
      </w:r>
      <w:r w:rsidR="00502C9B">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502C9B">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xml:space="preserve">. Doing all of the adaptation on the frontend causes file </w:t>
      </w:r>
      <w:r w:rsidR="0029394C">
        <w:lastRenderedPageBreak/>
        <w:t xml:space="preserve">sizes and </w:t>
      </w:r>
      <w:r w:rsidR="0062310D">
        <w:t xml:space="preserve">business </w:t>
      </w:r>
      <w:r w:rsidR="0029394C">
        <w:t>logic to grow much larger than previously, as all clients now receive all HTML markup, CSS</w:t>
      </w:r>
      <w:r w:rsidR="00525F3C">
        <w:t>, JavaScript and media</w:t>
      </w:r>
      <w:r w:rsidR="00F95BAA">
        <w:t xml:space="preserve"> </w:t>
      </w:r>
      <w:r w:rsidR="00285E43">
        <w:fldChar w:fldCharType="begin"/>
      </w:r>
      <w:r w:rsidR="00502C9B">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502C9B">
          <w:rPr>
            <w:noProof/>
          </w:rPr>
          <w:t>3</w:t>
        </w:r>
      </w:hyperlink>
      <w:r w:rsidR="00285E43">
        <w:rPr>
          <w:noProof/>
        </w:rPr>
        <w:t>]</w:t>
      </w:r>
      <w:r w:rsidR="00285E43">
        <w:fldChar w:fldCharType="end"/>
      </w:r>
      <w:r w:rsidR="0029394C">
        <w:t>.</w:t>
      </w:r>
    </w:p>
    <w:p w14:paraId="5226DCDA" w14:textId="77777777" w:rsidR="00A16841" w:rsidRDefault="00A16841" w:rsidP="00DE2524">
      <w:pPr>
        <w:spacing w:line="360" w:lineRule="auto"/>
        <w:jc w:val="both"/>
      </w:pPr>
    </w:p>
    <w:p w14:paraId="688A999A" w14:textId="484A0AF8" w:rsidR="00CF0363" w:rsidRPr="00CF0363" w:rsidRDefault="00DE0131" w:rsidP="00DE2524">
      <w:pPr>
        <w:pStyle w:val="Heading2"/>
        <w:spacing w:line="360" w:lineRule="auto"/>
        <w:jc w:val="both"/>
      </w:pPr>
      <w:r>
        <w:t>Web performance</w:t>
      </w:r>
    </w:p>
    <w:p w14:paraId="572AD46F" w14:textId="411AFB25" w:rsidR="000B11CB" w:rsidRDefault="00800952" w:rsidP="00DE2524">
      <w:pPr>
        <w:spacing w:line="360" w:lineRule="auto"/>
        <w:jc w:val="both"/>
      </w:pPr>
      <w:r>
        <w:t xml:space="preserve">Steve Souders, author, creator of the </w:t>
      </w:r>
      <w:r w:rsidR="00FB2041">
        <w:t xml:space="preserve">web </w:t>
      </w:r>
      <w:r>
        <w:t>b</w:t>
      </w:r>
      <w:r w:rsidR="00FB2041">
        <w:t>rowser performance plugin YS</w:t>
      </w:r>
      <w:r>
        <w:t>low and engineer at</w:t>
      </w:r>
      <w:r w:rsidR="0039045B">
        <w:t xml:space="preserve"> Google, suggests that </w:t>
      </w:r>
      <w:r w:rsidR="00287E1F">
        <w:t>because of this</w:t>
      </w:r>
      <w:r w:rsidR="0039045B">
        <w:t>, we</w:t>
      </w:r>
      <w:r w:rsidR="00FB2041">
        <w:t xml:space="preserve"> should focus on improving the response time on the front</w:t>
      </w:r>
      <w:r w:rsidR="0025363D">
        <w:t xml:space="preserve"> </w:t>
      </w:r>
      <w:r w:rsidR="00FB2041">
        <w:t>end</w:t>
      </w:r>
      <w:r w:rsidR="009A02D2">
        <w:t>, i.e. the web browser</w:t>
      </w:r>
      <w:r w:rsidR="00595373">
        <w:t>.</w:t>
      </w:r>
      <w:r w:rsidR="00D27373">
        <w:t xml:space="preserve"> The front</w:t>
      </w:r>
      <w:r w:rsidR="00AE5E2F">
        <w:t xml:space="preserve"> </w:t>
      </w:r>
      <w:r w:rsidR="00D27373">
        <w:t>end, he says, stands for 80-90 percent of the response time</w:t>
      </w:r>
      <w:r w:rsidR="000E6C9B">
        <w:t xml:space="preserve"> </w:t>
      </w:r>
      <w:r w:rsidR="00B97008">
        <w:fldChar w:fldCharType="begin"/>
      </w:r>
      <w:r w:rsidR="00502C9B">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502C9B">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w:t>
      </w:r>
      <w:r w:rsidR="00F31FAF">
        <w:t>front-end</w:t>
      </w:r>
      <w:r w:rsidR="00D154F8">
        <w:t xml:space="preserve">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proofErr w:type="spellStart"/>
                            <w:r w:rsidRPr="00E02E52">
                              <w:rPr>
                                <w:sz w:val="22"/>
                                <w:szCs w:val="22"/>
                              </w:rPr>
                              <w:t>Gzip</w:t>
                            </w:r>
                            <w:proofErr w:type="spellEnd"/>
                            <w:r w:rsidRPr="00E02E52">
                              <w:rPr>
                                <w:sz w:val="22"/>
                                <w:szCs w:val="22"/>
                              </w:rPr>
                              <w:t xml:space="preserve"> components</w:t>
                            </w:r>
                          </w:p>
                          <w:p w14:paraId="6625CAF5" w14:textId="403B2A29" w:rsidR="002E4D58" w:rsidRPr="00E02E52" w:rsidRDefault="002E4D58" w:rsidP="00557075">
                            <w:pPr>
                              <w:pStyle w:val="Quote"/>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Quote"/>
                              <w:numPr>
                                <w:ilvl w:val="0"/>
                                <w:numId w:val="5"/>
                              </w:numPr>
                              <w:rPr>
                                <w:sz w:val="22"/>
                                <w:szCs w:val="22"/>
                              </w:rPr>
                            </w:pPr>
                            <w:r>
                              <w:rPr>
                                <w:sz w:val="22"/>
                                <w:szCs w:val="22"/>
                              </w:rPr>
                              <w:t>Confi</w:t>
                            </w:r>
                            <w:r w:rsidR="002E4D58" w:rsidRPr="00E02E52">
                              <w:rPr>
                                <w:sz w:val="22"/>
                                <w:szCs w:val="22"/>
                              </w:rPr>
                              <w:t xml:space="preserve">gure </w:t>
                            </w:r>
                            <w:proofErr w:type="spellStart"/>
                            <w:r w:rsidR="002E4D58" w:rsidRPr="00E02E52">
                              <w:rPr>
                                <w:sz w:val="22"/>
                                <w:szCs w:val="22"/>
                              </w:rPr>
                              <w:t>ETags</w:t>
                            </w:r>
                            <w:proofErr w:type="spellEnd"/>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type w14:anchorId="6C544CA0" id="_x0000_t202" coordsize="21600,21600" o:spt="202" path="m,l,21600r21600,l216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" fillcolor="white [3201]" strokecolor="#4f81bd [3204]" strokeweight="2pt">
                <v:textbox style="mso-fit-shape-to-text:t">
                  <w:txbxContent>
                    <w:p w14:paraId="5856BE01" w14:textId="70D954EB" w:rsidR="002E4D58" w:rsidRPr="00E02E52" w:rsidRDefault="002E4D58" w:rsidP="00557075">
                      <w:pPr>
                        <w:pStyle w:val="Sitat"/>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Sitat"/>
                        <w:rPr>
                          <w:sz w:val="22"/>
                          <w:szCs w:val="22"/>
                        </w:rPr>
                      </w:pPr>
                    </w:p>
                    <w:p w14:paraId="090B9E14" w14:textId="77777777" w:rsidR="002E4D58" w:rsidRPr="00E02E52" w:rsidRDefault="002E4D58" w:rsidP="00557075">
                      <w:pPr>
                        <w:pStyle w:val="Sitat"/>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Sitat"/>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Sitat"/>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Sitat"/>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Sitat"/>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Sitat"/>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Sitat"/>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Sitat"/>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Sitat"/>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Sitat"/>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Sitat"/>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Sitat"/>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Sitat"/>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Sitat"/>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Sitat"/>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1F779C68" w14:textId="4A6B9F36" w:rsidR="009A1220" w:rsidRDefault="007C4A59" w:rsidP="00DE2524">
      <w:pPr>
        <w:spacing w:line="360" w:lineRule="auto"/>
        <w:jc w:val="both"/>
      </w:pPr>
      <w:r>
        <w:t>Many design philosophies and best practices have surfaced wit</w:t>
      </w:r>
      <w:r w:rsidR="00846F41">
        <w:t>h the advent of the mobile W</w:t>
      </w:r>
      <w:r w:rsidR="00256C48">
        <w:t>eb</w:t>
      </w:r>
      <w:r w:rsidR="006170A9">
        <w:t>;</w:t>
      </w:r>
      <w:r w:rsidR="00846F41">
        <w:t xml:space="preserve"> RWD is, as mentioned, one of the most popular among these. </w:t>
      </w:r>
      <w:r w:rsidR="0056625B">
        <w:t xml:space="preserve">While this method is practical for developers in terms of giving </w:t>
      </w:r>
      <w:r w:rsidR="00267912">
        <w:t>them an easy way to make their W</w:t>
      </w:r>
      <w:r w:rsidR="0056625B">
        <w:t>eb pages adapt to their environment, it leaves the whole job of m</w:t>
      </w:r>
      <w:r w:rsidR="00FF4AD0">
        <w:t>aking the W</w:t>
      </w:r>
      <w:r w:rsidR="0056625B">
        <w:t>e</w:t>
      </w:r>
      <w:r w:rsidR="0070286A">
        <w:t>b page responsive</w:t>
      </w:r>
      <w:r w:rsidR="008C5B54">
        <w:t xml:space="preserve"> to the front</w:t>
      </w:r>
      <w:r w:rsidR="00AB4051">
        <w:t xml:space="preserve"> </w:t>
      </w:r>
      <w:r w:rsidR="008C5B54">
        <w:t xml:space="preserve">end. </w:t>
      </w:r>
      <w:r w:rsidR="0056625B">
        <w:t xml:space="preserve">This is </w:t>
      </w:r>
      <w:r w:rsidR="008C5B54">
        <w:t xml:space="preserve">somewhat </w:t>
      </w:r>
      <w:r w:rsidR="0056625B">
        <w:t>contradictory to Souders</w:t>
      </w:r>
      <w:r w:rsidR="00575359">
        <w:t>’</w:t>
      </w:r>
      <w:r w:rsidR="0056625B">
        <w:t xml:space="preserve"> idea of </w:t>
      </w:r>
      <w:r w:rsidR="00C651FA">
        <w:t>optimizing the front</w:t>
      </w:r>
      <w:r w:rsidR="00E17EAD">
        <w:t xml:space="preserve"> </w:t>
      </w:r>
      <w:r w:rsidR="00C651FA">
        <w:t>end of w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374DB4">
        <w:t>R</w:t>
      </w:r>
      <w:r w:rsidR="005D31DE">
        <w:t>WD</w:t>
      </w:r>
      <w:r w:rsidR="00695651">
        <w:t xml:space="preserve"> is reliant on heavy use of CSS</w:t>
      </w:r>
      <w:r w:rsidR="003224B1">
        <w:t xml:space="preserve"> </w:t>
      </w:r>
      <w:r w:rsidR="00A04B6E">
        <w:t>and</w:t>
      </w:r>
      <w:r w:rsidR="000A19CB">
        <w:t xml:space="preserve"> </w:t>
      </w:r>
      <w:r w:rsidR="00997EC0">
        <w:t xml:space="preserve">sometimes also </w:t>
      </w:r>
      <w:r w:rsidR="00A04B6E">
        <w:t>needs to use JavaScript to hide and alter content to fit each device.</w:t>
      </w:r>
      <w:r w:rsidR="003838BF">
        <w:t xml:space="preserve"> Both of these things go against Souders</w:t>
      </w:r>
      <w:r w:rsidR="00F468F5">
        <w:t>’</w:t>
      </w:r>
      <w:r w:rsidR="003838BF">
        <w:t xml:space="preserve"> principles. Doing these kinds of alterations on the front</w:t>
      </w:r>
      <w:r w:rsidR="004C7F5E">
        <w:t xml:space="preserve"> </w:t>
      </w:r>
      <w:r w:rsidR="003838BF">
        <w:t>end also do</w:t>
      </w:r>
      <w:r w:rsidR="00E543F0">
        <w:t>es</w:t>
      </w:r>
      <w:r w:rsidR="003838BF">
        <w:t xml:space="preserve"> not reduce the amount of HTTP requests, as these </w:t>
      </w:r>
      <w:r w:rsidR="006058AD">
        <w:t>are defined in the HTML markup</w:t>
      </w:r>
      <w:r w:rsidR="00954064">
        <w:t xml:space="preserve"> that is sent to the user from</w:t>
      </w:r>
      <w:r w:rsidR="006058AD">
        <w:t xml:space="preserve"> </w:t>
      </w:r>
      <w:r w:rsidR="00115F72">
        <w:t>the back</w:t>
      </w:r>
      <w:r w:rsidR="00520987">
        <w:t xml:space="preserve"> </w:t>
      </w:r>
      <w:r w:rsidR="00954064">
        <w:t>end.</w:t>
      </w:r>
    </w:p>
    <w:p w14:paraId="181F4D6B" w14:textId="152309BF" w:rsidR="009D374C" w:rsidRDefault="0027031E" w:rsidP="00DE2524">
      <w:pPr>
        <w:spacing w:line="360" w:lineRule="auto"/>
        <w:jc w:val="both"/>
      </w:pPr>
      <w:r>
        <w:lastRenderedPageBreak/>
        <w:t>On the opposite side of Souders we have people like Kate Matsudaira, a previous technical lead/manager at Amazon and Microsoft</w:t>
      </w:r>
      <w:r w:rsidR="00CB28A0">
        <w:t>,</w:t>
      </w:r>
      <w:r>
        <w:t xml:space="preserve"> who suggests that to improve th</w:t>
      </w:r>
      <w:r w:rsidR="00CB28A0">
        <w:t>e performance of the mobile Web</w:t>
      </w:r>
      <w:r>
        <w:t xml:space="preserve"> we need to improve the back</w:t>
      </w:r>
      <w:r w:rsidR="0087503A">
        <w:t xml:space="preserve"> </w:t>
      </w:r>
      <w:r>
        <w:t>end</w:t>
      </w:r>
      <w:r w:rsidR="00D72D10">
        <w:t xml:space="preserve"> </w:t>
      </w:r>
      <w:r>
        <w:fldChar w:fldCharType="begin"/>
      </w:r>
      <w:r w:rsidR="00502C9B">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502C9B">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226FF1">
        <w:t xml:space="preserve">uch as </w:t>
      </w:r>
      <w:proofErr w:type="spellStart"/>
      <w:r w:rsidR="00226FF1">
        <w:t>L</w:t>
      </w:r>
      <w:r w:rsidR="00E15B30">
        <w:t>ocalStorage</w:t>
      </w:r>
      <w:proofErr w:type="spellEnd"/>
      <w:r w:rsidR="006D5CE4">
        <w:t xml:space="preserve"> (an HTML 5 technology for storing data on the client) </w:t>
      </w:r>
      <w:r w:rsidR="00E15B30">
        <w:t xml:space="preserve">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280A60D1"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3109555"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" fillcolor="white [3201]" strokecolor="#4f81bd [3204]" strokeweight="2pt">
                <v:textbox>
                  <w:txbxContent>
                    <w:p w14:paraId="358B3250" w14:textId="77777777" w:rsidR="002E4D58" w:rsidRPr="00910CF9" w:rsidRDefault="002E4D58" w:rsidP="007E2543">
                      <w:pPr>
                        <w:pStyle w:val="Sitat"/>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Sitat"/>
                        <w:rPr>
                          <w:sz w:val="22"/>
                          <w:szCs w:val="22"/>
                        </w:rPr>
                      </w:pPr>
                      <w:r w:rsidRPr="00910CF9">
                        <w:rPr>
                          <w:sz w:val="22"/>
                          <w:szCs w:val="22"/>
                        </w:rPr>
                        <w:t>– Jon Arne Sæterås</w:t>
                      </w:r>
                    </w:p>
                  </w:txbxContent>
                </v:textbox>
                <w10:wrap type="topAndBottom"/>
              </v:shape>
            </w:pict>
          </mc:Fallback>
        </mc:AlternateContent>
      </w:r>
      <w:r w:rsidR="00EA159D">
        <w:t xml:space="preserve">Jon Arne Sæterås, </w:t>
      </w:r>
      <w:r w:rsidR="00844409">
        <w:t>M</w:t>
      </w:r>
      <w:r w:rsidR="00910CF9">
        <w:t xml:space="preserve">obile </w:t>
      </w:r>
      <w:r w:rsidR="000B0101">
        <w:t>W</w:t>
      </w:r>
      <w:r w:rsidR="00EA159D">
        <w:t xml:space="preserve">eb evangelist, blogger and product director at Mobiletech suggested in </w:t>
      </w:r>
      <w:r w:rsidR="003324B3">
        <w:t>his post “</w:t>
      </w:r>
      <w:r w:rsidR="003324B3" w:rsidRPr="003324B3">
        <w:t>Next steps of Responsive Web Design</w:t>
      </w:r>
      <w:r w:rsidR="003324B3">
        <w:t>”</w:t>
      </w:r>
      <w:r w:rsidR="00D23158">
        <w:t>, that</w:t>
      </w:r>
      <w:r w:rsidR="003324B3">
        <w:t xml:space="preserve"> letting the device do all the hard work of being responsive is neither fair, right or smart</w:t>
      </w:r>
      <w:r w:rsidR="00D72D10">
        <w:t xml:space="preserve"> </w:t>
      </w:r>
      <w:r w:rsidR="00502C9B">
        <w:fldChar w:fldCharType="begin"/>
      </w:r>
      <w:r w:rsidR="00502C9B">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502C9B">
        <w:fldChar w:fldCharType="separate"/>
      </w:r>
      <w:r w:rsidR="00502C9B">
        <w:rPr>
          <w:noProof/>
        </w:rPr>
        <w:t>[</w:t>
      </w:r>
      <w:hyperlink w:anchor="_ENREF_6" w:tooltip="Sæterås, 2011 #6" w:history="1">
        <w:r w:rsidR="00502C9B">
          <w:rPr>
            <w:noProof/>
          </w:rPr>
          <w:t>6</w:t>
        </w:r>
      </w:hyperlink>
      <w:r w:rsidR="00502C9B">
        <w:rPr>
          <w:noProof/>
        </w:rPr>
        <w:t>]</w:t>
      </w:r>
      <w:r w:rsidR="00502C9B">
        <w:fldChar w:fldCharType="end"/>
      </w:r>
      <w:r w:rsidR="003324B3">
        <w:t>.</w:t>
      </w:r>
    </w:p>
    <w:p w14:paraId="7894BFF1" w14:textId="77777777" w:rsidR="00333A8A" w:rsidRDefault="00333A8A" w:rsidP="00DE2524">
      <w:pPr>
        <w:spacing w:line="360" w:lineRule="auto"/>
        <w:jc w:val="both"/>
      </w:pPr>
    </w:p>
    <w:p w14:paraId="78AE351E" w14:textId="6FF53998" w:rsidR="007E2543" w:rsidRDefault="00374DB4" w:rsidP="00DE2524">
      <w:pPr>
        <w:spacing w:line="360" w:lineRule="auto"/>
        <w:jc w:val="both"/>
      </w:pPr>
      <w:r>
        <w:t>In its current form, RWD sends the same markup, CSS, JS and images to all devices, regardless of their capabilities</w:t>
      </w:r>
      <w:r w:rsidR="00837334">
        <w:t>. What he means by his</w:t>
      </w:r>
      <w:r w:rsidR="00FB3FC2">
        <w:t xml:space="preserve"> statement is that more parts of the </w:t>
      </w:r>
      <w:r w:rsidR="005162F3">
        <w:t xml:space="preserve">Web hierarchy must be </w:t>
      </w:r>
      <w:r w:rsidR="00D60010">
        <w:t>able</w:t>
      </w:r>
      <w:r w:rsidR="007210B6">
        <w:t xml:space="preserve"> to</w:t>
      </w:r>
      <w:r w:rsidR="00FB3FC2">
        <w:t xml:space="preserve"> </w:t>
      </w:r>
      <w:r w:rsidR="00EB1B3F">
        <w:t xml:space="preserve">respond to the capabilities of the </w:t>
      </w:r>
      <w:r w:rsidR="001C34B6">
        <w:t>device making the</w:t>
      </w:r>
      <w:r w:rsidR="00D21530">
        <w:t xml:space="preserve"> HTTP</w:t>
      </w:r>
      <w:r w:rsidR="001C34B6">
        <w:t xml:space="preserve"> request</w:t>
      </w:r>
      <w:r w:rsidR="00FB3FC2">
        <w:t xml:space="preserve">. </w:t>
      </w:r>
      <w:r w:rsidR="008931F4">
        <w:t>Being able to move much of</w:t>
      </w:r>
      <w:r w:rsidR="003641BF">
        <w:t xml:space="preserve"> the work over to the back</w:t>
      </w:r>
      <w:r w:rsidR="00D0523B">
        <w:t xml:space="preserve"> </w:t>
      </w:r>
      <w:r w:rsidR="003641BF">
        <w:t>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w:t>
      </w:r>
      <w:r w:rsidR="00934E85">
        <w:t xml:space="preserve"> </w:t>
      </w:r>
      <w:r w:rsidR="003E23E1">
        <w:t>end, leaving the responsibility of things like image scaling and m</w:t>
      </w:r>
      <w:r w:rsidR="00A8189F">
        <w:t>arkup proc</w:t>
      </w:r>
      <w:r w:rsidR="00CD658E">
        <w:t>essing to the back</w:t>
      </w:r>
      <w:r w:rsidR="00113866">
        <w:t xml:space="preserve"> </w:t>
      </w:r>
      <w:r w:rsidR="00CD658E">
        <w:t>end.</w:t>
      </w:r>
    </w:p>
    <w:p w14:paraId="495AD484" w14:textId="77777777" w:rsidR="00D23158" w:rsidRDefault="00D23158" w:rsidP="00DE2524">
      <w:pPr>
        <w:spacing w:line="360" w:lineRule="auto"/>
        <w:jc w:val="both"/>
      </w:pPr>
    </w:p>
    <w:p w14:paraId="4ECA1411" w14:textId="3130EEFE" w:rsidR="00D458E4" w:rsidRDefault="00D23158" w:rsidP="00DE2524">
      <w:pPr>
        <w:spacing w:line="360" w:lineRule="auto"/>
        <w:jc w:val="both"/>
      </w:pPr>
      <w:r w:rsidRPr="00D23158">
        <w:t>Responsive Design + Server Side Components</w:t>
      </w:r>
      <w:r>
        <w:t xml:space="preserve"> (RESS) is a method of </w:t>
      </w:r>
      <w:r w:rsidR="00714D7A">
        <w:t xml:space="preserve">making the server participate more actively in RWD. It suggests having Web sites split into components that are altered by the server depending on the type of user agent (UA) it detects as the </w:t>
      </w:r>
      <w:r w:rsidR="00714D7A">
        <w:lastRenderedPageBreak/>
        <w:t>requestor</w:t>
      </w:r>
      <w:r w:rsidR="00D72D10">
        <w:t xml:space="preserve"> </w:t>
      </w:r>
      <w:r w:rsidR="00714D7A">
        <w:fldChar w:fldCharType="begin"/>
      </w:r>
      <w:r w:rsidR="00502C9B">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502C9B">
          <w:rPr>
            <w:noProof/>
          </w:rPr>
          <w:t>7</w:t>
        </w:r>
      </w:hyperlink>
      <w:r w:rsidR="00714D7A">
        <w:rPr>
          <w:noProof/>
        </w:rPr>
        <w:t>]</w:t>
      </w:r>
      <w:r w:rsidR="00714D7A">
        <w:fldChar w:fldCharType="end"/>
      </w:r>
      <w:r w:rsidR="00714D7A">
        <w:t>.</w:t>
      </w:r>
      <w:r w:rsidR="001F26A9">
        <w:t xml:space="preserve"> This idea goes along with Sæterås’s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1D27E5A6" w14:textId="6A674726" w:rsidR="00A77171"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6C0ABD">
        <w:t xml:space="preserve"> of today</w:t>
      </w:r>
      <w:r w:rsidR="00BA4CEA">
        <w:t>’</w:t>
      </w:r>
      <w:r w:rsidR="006C0ABD">
        <w:t>s biggest Web gurus</w:t>
      </w:r>
      <w:r w:rsidR="00A30191">
        <w:t xml:space="preserve"> got together and proposed a</w:t>
      </w:r>
      <w:r w:rsidR="00A1774D">
        <w:t xml:space="preserve"> new Web design philosophy: be future friendly, not future proof </w:t>
      </w:r>
      <w:r w:rsidR="00A1774D">
        <w:fldChar w:fldCharType="begin"/>
      </w:r>
      <w:r w:rsidR="00502C9B">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502C9B">
          <w:rPr>
            <w:noProof/>
          </w:rPr>
          <w:t>8</w:t>
        </w:r>
      </w:hyperlink>
      <w:r w:rsidR="00A1774D">
        <w:rPr>
          <w:noProof/>
        </w:rPr>
        <w:t xml:space="preserve">, </w:t>
      </w:r>
      <w:hyperlink w:anchor="_ENREF_9" w:tooltip="Wroblewski, 2013 #42" w:history="1">
        <w:r w:rsidR="00502C9B">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r w:rsidR="00D458E4">
        <w:t xml:space="preserve"> i</w:t>
      </w:r>
      <w:r w:rsidR="00AB7F76">
        <w:t xml:space="preserve">mpossible), and that focusing on what actually brings value to your site will help it survive longer. It </w:t>
      </w:r>
      <w:r w:rsidR="00811001">
        <w:t>further proposes</w:t>
      </w:r>
      <w:r w:rsidR="00AB7F76">
        <w:t xml:space="preserve"> focusing on content first and having dynamic feature detection systems that do not rely on manual updates.</w:t>
      </w:r>
    </w:p>
    <w:p w14:paraId="25DB5562" w14:textId="002833AB" w:rsidR="005D051F" w:rsidRPr="004A5422" w:rsidRDefault="006A7A32" w:rsidP="005D051F">
      <w:pPr>
        <w:pStyle w:val="Heading1"/>
      </w:pPr>
      <w:r>
        <w:t>Thesis description</w:t>
      </w:r>
    </w:p>
    <w:p w14:paraId="14BCEFEC" w14:textId="5DF7FC6E" w:rsidR="000C429B" w:rsidRDefault="00B37DF5" w:rsidP="000C429B">
      <w:pPr>
        <w:spacing w:line="360" w:lineRule="auto"/>
        <w:jc w:val="both"/>
      </w:pPr>
      <w:r>
        <w:t>In this thesis I</w:t>
      </w:r>
      <w:r w:rsidR="009053B9">
        <w:t xml:space="preserv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rsidR="009053B9">
        <w:t xml:space="preserve"> web page</w:t>
      </w:r>
      <w:r w:rsidR="00604D0E">
        <w:t>s</w:t>
      </w:r>
      <w:r w:rsidR="009053B9">
        <w:t xml:space="preserve"> responsive without having all o</w:t>
      </w:r>
      <w:r w:rsidR="00BF1937">
        <w:t>f the work done on the front</w:t>
      </w:r>
      <w:r w:rsidR="00B51396">
        <w:t xml:space="preserve"> </w:t>
      </w:r>
      <w:r w:rsidR="00BF1937">
        <w:t>end</w:t>
      </w:r>
      <w:r w:rsidR="006461FA">
        <w:t xml:space="preserve">, based on the RESS concept and </w:t>
      </w:r>
      <w:r w:rsidR="00207D0A">
        <w:t xml:space="preserve">inspired by a </w:t>
      </w:r>
      <w:r w:rsidR="006461FA">
        <w:t xml:space="preserve">RESS-like system called </w:t>
      </w:r>
      <w:r w:rsidR="00D34779">
        <w:t>“</w:t>
      </w:r>
      <w:r w:rsidR="006461FA">
        <w:t>Detector</w:t>
      </w:r>
      <w:r w:rsidR="00D34779">
        <w:t>”</w:t>
      </w:r>
      <w:r w:rsidR="00305B82">
        <w:t xml:space="preserve"> made</w:t>
      </w:r>
      <w:r w:rsidR="006461FA">
        <w:t xml:space="preserve"> by Dave Olsen </w:t>
      </w:r>
      <w:r w:rsidR="006461FA">
        <w:fldChar w:fldCharType="begin"/>
      </w:r>
      <w:r w:rsidR="00502C9B">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502C9B">
          <w:rPr>
            <w:noProof/>
          </w:rPr>
          <w:t>10</w:t>
        </w:r>
      </w:hyperlink>
      <w:r w:rsidR="00A1774D">
        <w:rPr>
          <w:noProof/>
        </w:rPr>
        <w:t>]</w:t>
      </w:r>
      <w:r w:rsidR="006461FA">
        <w:fldChar w:fldCharType="end"/>
      </w:r>
      <w:r w:rsidR="00BF1937">
        <w:t>. This is done</w:t>
      </w:r>
      <w:r w:rsidR="009053B9">
        <w:t xml:space="preserve"> </w:t>
      </w:r>
      <w:r w:rsidR="00594047">
        <w:t>with the aim of improving W</w:t>
      </w:r>
      <w:r w:rsidR="00EC7BBE">
        <w:t>eb performance</w:t>
      </w:r>
      <w:r w:rsidR="0005752B">
        <w:t xml:space="preserve"> and the user experie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w:t>
      </w:r>
      <w:r w:rsidR="00670194">
        <w:t xml:space="preserve">UA </w:t>
      </w:r>
      <w:r w:rsidR="001A43FE">
        <w:t>feature detection plugin for the Enonic CMS</w:t>
      </w:r>
      <w:r w:rsidR="00604D0E">
        <w:t>,</w:t>
      </w:r>
      <w:r w:rsidR="001A43FE">
        <w:t xml:space="preserve"> which aims to accurately detect the features supported by each individual </w:t>
      </w:r>
      <w:r w:rsidR="00057C61">
        <w:t>UA</w:t>
      </w:r>
      <w:r w:rsidR="00776670">
        <w:t>. This</w:t>
      </w:r>
      <w:r w:rsidR="00CB584C">
        <w:t xml:space="preserve"> is meant </w:t>
      </w:r>
      <w:r w:rsidR="00C67473">
        <w:t>to</w:t>
      </w:r>
      <w:r w:rsidR="00776670">
        <w:t xml:space="preserve"> </w:t>
      </w:r>
      <w:r w:rsidR="00C67473">
        <w:t>allow</w:t>
      </w:r>
      <w:r w:rsidR="001A43FE">
        <w:t xml:space="preserve"> the HTML document served to the user</w:t>
      </w:r>
      <w:r w:rsidR="00782C75">
        <w:t xml:space="preserve"> </w:t>
      </w:r>
      <w:r w:rsidR="00426BCD">
        <w:t>to</w:t>
      </w:r>
      <w:r w:rsidR="00782C75">
        <w:t xml:space="preserve"> be tailored on the back</w:t>
      </w:r>
      <w:r w:rsidR="00AC7BF0">
        <w:t xml:space="preserve"> </w:t>
      </w:r>
      <w:r w:rsidR="00782C75">
        <w:t>end</w:t>
      </w:r>
      <w:r w:rsidR="001A43FE">
        <w:t xml:space="preserve"> before ever reaching the requesting </w:t>
      </w:r>
      <w:r w:rsidR="00C72C29">
        <w:t>UA</w:t>
      </w:r>
      <w:r w:rsidR="001A43FE">
        <w:t>.</w:t>
      </w:r>
      <w:r w:rsidR="00E703C6">
        <w:t xml:space="preserve"> The idea is that by tailoring the HTML on the back</w:t>
      </w:r>
      <w:r w:rsidR="00441EFB">
        <w:t xml:space="preserve"> </w:t>
      </w:r>
      <w:r w:rsidR="00E703C6">
        <w:t>end, the performance on the front</w:t>
      </w:r>
      <w:r w:rsidR="008533DE">
        <w:t xml:space="preserve"> </w:t>
      </w:r>
      <w:r w:rsidR="00E703C6">
        <w:t>end can be improved, following the concepts of</w:t>
      </w:r>
      <w:r w:rsidR="0045648B">
        <w:t xml:space="preserve"> </w:t>
      </w:r>
      <w:r w:rsidR="00E703C6">
        <w:t>Souders</w:t>
      </w:r>
      <w:r w:rsidR="0045648B">
        <w:t xml:space="preserve"> and Matsudaira</w:t>
      </w:r>
      <w:r w:rsidR="00660A18">
        <w:t>, amongst others</w:t>
      </w:r>
      <w:r w:rsidR="00B056A4">
        <w:t>, and making the</w:t>
      </w:r>
      <w:r w:rsidR="008F4F4B">
        <w:t xml:space="preserve"> Web pages built in the CMS </w:t>
      </w:r>
      <w:r w:rsidR="00D2137B">
        <w:t>“Future F</w:t>
      </w:r>
      <w:r w:rsidR="00B056A4">
        <w:t>riendly”</w:t>
      </w:r>
      <w:r w:rsidR="00E703C6">
        <w:t>.</w:t>
      </w:r>
    </w:p>
    <w:p w14:paraId="7C949EFD" w14:textId="34BEBF48" w:rsidR="00A85C6A" w:rsidRDefault="00A85C6A" w:rsidP="000C429B">
      <w:pPr>
        <w:pStyle w:val="Heading2"/>
      </w:pPr>
      <w:r>
        <w:t>Structure</w:t>
      </w:r>
      <w:bookmarkStart w:id="0" w:name="_GoBack"/>
      <w:bookmarkEnd w:id="0"/>
    </w:p>
    <w:p w14:paraId="35A5F80C" w14:textId="741403BC"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r w:rsidR="00A164A1">
        <w:t xml:space="preserve"> The point of this is to draw a clear picture of what we are working with and why we are doing it, as well as providing a historical context to the problems we are facing today.</w:t>
      </w:r>
    </w:p>
    <w:p w14:paraId="5005EB3F" w14:textId="77777777" w:rsidR="00414F95" w:rsidRDefault="00414F95" w:rsidP="00DE2524">
      <w:pPr>
        <w:spacing w:line="360" w:lineRule="auto"/>
        <w:jc w:val="both"/>
      </w:pPr>
    </w:p>
    <w:p w14:paraId="250853DE" w14:textId="58C0D783" w:rsidR="00FD2B13" w:rsidRDefault="00F477CC" w:rsidP="00DE2524">
      <w:pPr>
        <w:spacing w:line="360" w:lineRule="auto"/>
        <w:jc w:val="both"/>
      </w:pPr>
      <w:r>
        <w:t xml:space="preserve">Chapter 1 </w:t>
      </w:r>
      <w:r w:rsidR="00B72FFB">
        <w:t>is meant to provide a quick introduction to the probl</w:t>
      </w:r>
      <w:r w:rsidR="00AB3454">
        <w:t>em we are discussing and what I</w:t>
      </w:r>
      <w:r w:rsidR="00B72FFB">
        <w:t xml:space="preserve"> have implemented.</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4300B757" w:rsidR="00EB1A13" w:rsidRDefault="00EB1A13" w:rsidP="00DE2524">
      <w:pPr>
        <w:spacing w:line="360" w:lineRule="auto"/>
        <w:jc w:val="both"/>
      </w:pPr>
      <w:r>
        <w:t>Chapter 3 presents the Enonic CMS,</w:t>
      </w:r>
      <w:r w:rsidR="00D74DCB">
        <w:t xml:space="preserve"> on which I have developed</w:t>
      </w:r>
      <w:r w:rsidR="00D15BCC">
        <w:t xml:space="preserve"> plugin – h</w:t>
      </w:r>
      <w:r w:rsidR="004D188C">
        <w:t>ow it works</w:t>
      </w:r>
      <w:r w:rsidR="004F4DD6">
        <w:t xml:space="preserve"> and</w:t>
      </w:r>
      <w:r w:rsidR="00C3012A">
        <w:t xml:space="preserve"> </w:t>
      </w:r>
      <w:r w:rsidR="004D188C">
        <w:t xml:space="preserve">how it </w:t>
      </w:r>
      <w:r w:rsidR="00627995">
        <w:t>supports plugins.</w:t>
      </w:r>
    </w:p>
    <w:p w14:paraId="68F2426F" w14:textId="32492F79" w:rsidR="00FD6250" w:rsidRDefault="00FD6250" w:rsidP="00DE2524">
      <w:pPr>
        <w:spacing w:line="360" w:lineRule="auto"/>
        <w:jc w:val="both"/>
      </w:pPr>
      <w:r>
        <w:t>Chapter 4 discusses the details surro</w:t>
      </w:r>
      <w:r w:rsidR="00E3752F">
        <w:t>unding the implementation of the</w:t>
      </w:r>
      <w:r w:rsidR="00AB3454">
        <w:t xml:space="preserve"> plugin, what choices I made during the development process and why, as well as how </w:t>
      </w:r>
      <w:r w:rsidR="00B0035B">
        <w:t>I worked and what problems I encountered.</w:t>
      </w:r>
    </w:p>
    <w:p w14:paraId="324A479F" w14:textId="73F69839" w:rsidR="00EB1A13" w:rsidRDefault="004E2BF5" w:rsidP="00DE2524">
      <w:pPr>
        <w:spacing w:line="360" w:lineRule="auto"/>
        <w:jc w:val="both"/>
      </w:pPr>
      <w:r>
        <w:t>Chapter 5 details how I did the performance testing of the plugin and also presents</w:t>
      </w:r>
      <w:r w:rsidR="00FC2943">
        <w:t xml:space="preserve"> the results of the tests.</w:t>
      </w:r>
    </w:p>
    <w:p w14:paraId="398F8437" w14:textId="36DA869A" w:rsidR="005557A2" w:rsidRDefault="00A2285F" w:rsidP="00DE2524">
      <w:pPr>
        <w:spacing w:line="360" w:lineRule="auto"/>
        <w:jc w:val="both"/>
      </w:pPr>
      <w:r>
        <w:t>Chapter 6</w:t>
      </w:r>
      <w:r w:rsidR="00FC2943">
        <w:t xml:space="preserve"> discusses the merits of the plugin, the results of the performance tests and attempts to look at the results in the context of related work in the same field.</w:t>
      </w:r>
      <w:r w:rsidR="00A06011">
        <w:t xml:space="preserve"> Finally we summarize our key findings and discuss </w:t>
      </w:r>
      <w:r w:rsidR="00DC1435">
        <w:t>whether or not the implementation was successful.</w:t>
      </w:r>
    </w:p>
    <w:p w14:paraId="79C2409D" w14:textId="77777777" w:rsidR="00A06011" w:rsidRDefault="00A06011" w:rsidP="00DE2524">
      <w:pPr>
        <w:spacing w:line="360" w:lineRule="auto"/>
        <w:jc w:val="both"/>
      </w:pPr>
    </w:p>
    <w:p w14:paraId="51D002D4" w14:textId="004BCE39" w:rsidR="005557A2" w:rsidRDefault="00BD118E" w:rsidP="00DE2524">
      <w:pPr>
        <w:spacing w:line="360" w:lineRule="auto"/>
        <w:jc w:val="both"/>
      </w:pPr>
      <w:r>
        <w:t>The thesis</w:t>
      </w:r>
      <w:r w:rsidR="005557A2">
        <w:t xml:space="preserve"> can be read in t</w:t>
      </w:r>
      <w:r w:rsidR="00FB3E58">
        <w:t>hree parts: t</w:t>
      </w:r>
      <w:r w:rsidR="005557A2">
        <w:t>he first part containing the background information needed t</w:t>
      </w:r>
      <w:r w:rsidR="00237272">
        <w:t>o understand the implementation, t</w:t>
      </w:r>
      <w:r w:rsidR="005557A2">
        <w:t>he middle part can be considered the practical part, describing the process of implementing the system and the performance tests conducted on it to establish the impact it might have on making the Enonic CMS’ dev</w:t>
      </w:r>
      <w:r w:rsidR="00AC0F22">
        <w:t>ice classification system more Future F</w:t>
      </w:r>
      <w:r w:rsidR="005557A2">
        <w:t>riendly.</w:t>
      </w:r>
      <w:r w:rsidR="009821B6">
        <w:t xml:space="preserve"> </w:t>
      </w:r>
      <w:r w:rsidR="00726072">
        <w:t>Finally, the last</w:t>
      </w:r>
      <w:r w:rsidR="009821B6">
        <w:t xml:space="preserve">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06B572DE" w14:textId="77777777" w:rsidR="00E319EE" w:rsidRDefault="00E319EE" w:rsidP="00DE2524">
      <w:pPr>
        <w:spacing w:line="360" w:lineRule="auto"/>
        <w:jc w:val="both"/>
        <w:rPr>
          <w:rFonts w:asciiTheme="majorHAnsi" w:eastAsiaTheme="majorEastAsia" w:hAnsiTheme="majorHAnsi" w:cstheme="majorBidi"/>
          <w:b/>
          <w:bCs/>
          <w:color w:val="345A8A" w:themeColor="accent1" w:themeShade="B5"/>
          <w:sz w:val="32"/>
          <w:szCs w:val="32"/>
        </w:rPr>
      </w:pPr>
      <w:r>
        <w:br w:type="page"/>
      </w:r>
    </w:p>
    <w:p w14:paraId="6A18C80B" w14:textId="601E5526" w:rsidR="00E319EE" w:rsidRDefault="00E319EE" w:rsidP="002F08DA">
      <w:pPr>
        <w:pStyle w:val="Heading1"/>
        <w:spacing w:line="276" w:lineRule="auto"/>
      </w:pPr>
      <w:r>
        <w:lastRenderedPageBreak/>
        <w:t>Bibliography</w:t>
      </w:r>
    </w:p>
    <w:p w14:paraId="7A045CE0" w14:textId="77777777" w:rsidR="00E319EE" w:rsidRPr="00E319EE" w:rsidRDefault="00E319EE" w:rsidP="002F08DA">
      <w:pPr>
        <w:spacing w:line="276" w:lineRule="auto"/>
      </w:pPr>
    </w:p>
    <w:p w14:paraId="1ED96F4B" w14:textId="77777777" w:rsidR="00502C9B" w:rsidRPr="00502C9B" w:rsidRDefault="00E319EE" w:rsidP="00502C9B">
      <w:pPr>
        <w:ind w:left="720" w:hanging="720"/>
        <w:rPr>
          <w:rFonts w:ascii="Cambria" w:hAnsi="Cambria"/>
          <w:noProof/>
        </w:rPr>
      </w:pPr>
      <w:r>
        <w:fldChar w:fldCharType="begin"/>
      </w:r>
      <w:r>
        <w:instrText xml:space="preserve"> ADDIN EN.REFLIST </w:instrText>
      </w:r>
      <w:r>
        <w:fldChar w:fldCharType="separate"/>
      </w:r>
      <w:bookmarkStart w:id="1" w:name="_ENREF_1"/>
      <w:r w:rsidR="00502C9B" w:rsidRPr="00502C9B">
        <w:rPr>
          <w:rFonts w:ascii="Cambria" w:hAnsi="Cambria"/>
          <w:noProof/>
        </w:rPr>
        <w:t>[1]</w:t>
      </w:r>
      <w:r w:rsidR="00502C9B" w:rsidRPr="00502C9B">
        <w:rPr>
          <w:rFonts w:ascii="Cambria" w:hAnsi="Cambria"/>
          <w:noProof/>
        </w:rPr>
        <w:tab/>
        <w:t xml:space="preserve">M. Murphy and M. Meeker, "Top mobile internet trends," </w:t>
      </w:r>
      <w:r w:rsidR="00502C9B" w:rsidRPr="00502C9B">
        <w:rPr>
          <w:rFonts w:ascii="Cambria" w:hAnsi="Cambria"/>
          <w:i/>
          <w:noProof/>
        </w:rPr>
        <w:t xml:space="preserve">KPCB Relationship Capital, </w:t>
      </w:r>
      <w:r w:rsidR="00502C9B" w:rsidRPr="00502C9B">
        <w:rPr>
          <w:rFonts w:ascii="Cambria" w:hAnsi="Cambria"/>
          <w:noProof/>
        </w:rPr>
        <w:t>2011.</w:t>
      </w:r>
      <w:bookmarkEnd w:id="1"/>
    </w:p>
    <w:p w14:paraId="13B54465" w14:textId="77777777" w:rsidR="00502C9B" w:rsidRPr="00502C9B" w:rsidRDefault="00502C9B" w:rsidP="00502C9B">
      <w:pPr>
        <w:ind w:left="720" w:hanging="720"/>
        <w:rPr>
          <w:rFonts w:ascii="Cambria" w:hAnsi="Cambria"/>
          <w:noProof/>
        </w:rPr>
      </w:pPr>
      <w:bookmarkStart w:id="2" w:name="_ENREF_2"/>
      <w:r w:rsidRPr="00502C9B">
        <w:rPr>
          <w:rFonts w:ascii="Cambria" w:hAnsi="Cambria"/>
          <w:noProof/>
        </w:rPr>
        <w:t>[2]</w:t>
      </w:r>
      <w:r w:rsidRPr="00502C9B">
        <w:rPr>
          <w:rFonts w:ascii="Cambria" w:hAnsi="Cambria"/>
          <w:noProof/>
        </w:rPr>
        <w:tab/>
        <w:t xml:space="preserve">E. Marcotte, </w:t>
      </w:r>
      <w:r w:rsidRPr="00502C9B">
        <w:rPr>
          <w:rFonts w:ascii="Cambria" w:hAnsi="Cambria"/>
          <w:i/>
          <w:noProof/>
        </w:rPr>
        <w:t>Responsive Web Design</w:t>
      </w:r>
      <w:r w:rsidRPr="00502C9B">
        <w:rPr>
          <w:rFonts w:ascii="Cambria" w:hAnsi="Cambria"/>
          <w:noProof/>
        </w:rPr>
        <w:t>, 2011.</w:t>
      </w:r>
      <w:bookmarkEnd w:id="2"/>
    </w:p>
    <w:p w14:paraId="21548472" w14:textId="77777777" w:rsidR="00502C9B" w:rsidRPr="00502C9B" w:rsidRDefault="00502C9B" w:rsidP="00502C9B">
      <w:pPr>
        <w:ind w:left="720" w:hanging="720"/>
        <w:rPr>
          <w:rFonts w:ascii="Cambria" w:hAnsi="Cambria"/>
          <w:noProof/>
        </w:rPr>
      </w:pPr>
      <w:bookmarkStart w:id="3" w:name="_ENREF_3"/>
      <w:r w:rsidRPr="00502C9B">
        <w:rPr>
          <w:rFonts w:ascii="Cambria" w:hAnsi="Cambria"/>
          <w:noProof/>
        </w:rPr>
        <w:t>[3]</w:t>
      </w:r>
      <w:r w:rsidRPr="00502C9B">
        <w:rPr>
          <w:rFonts w:ascii="Cambria" w:hAnsi="Cambria"/>
          <w:noProof/>
        </w:rPr>
        <w:tab/>
        <w:t xml:space="preserve">J. Grigsby, "CSS Media Query for Mobile is Fool’s Gold," in </w:t>
      </w:r>
      <w:r w:rsidRPr="00502C9B">
        <w:rPr>
          <w:rFonts w:ascii="Cambria" w:hAnsi="Cambria"/>
          <w:i/>
          <w:noProof/>
        </w:rPr>
        <w:t>Cloud Four Blog</w:t>
      </w:r>
      <w:r w:rsidRPr="00502C9B">
        <w:rPr>
          <w:rFonts w:ascii="Cambria" w:hAnsi="Cambria"/>
          <w:noProof/>
        </w:rPr>
        <w:t xml:space="preserve"> vol. 2012, ed, 2010.</w:t>
      </w:r>
      <w:bookmarkEnd w:id="3"/>
    </w:p>
    <w:p w14:paraId="006F1888" w14:textId="77777777" w:rsidR="00502C9B" w:rsidRPr="00502C9B" w:rsidRDefault="00502C9B" w:rsidP="00502C9B">
      <w:pPr>
        <w:ind w:left="720" w:hanging="720"/>
        <w:rPr>
          <w:rFonts w:ascii="Cambria" w:hAnsi="Cambria"/>
          <w:noProof/>
        </w:rPr>
      </w:pPr>
      <w:bookmarkStart w:id="4" w:name="_ENREF_4"/>
      <w:r w:rsidRPr="00502C9B">
        <w:rPr>
          <w:rFonts w:ascii="Cambria" w:hAnsi="Cambria"/>
          <w:noProof/>
        </w:rPr>
        <w:t>[4]</w:t>
      </w:r>
      <w:r w:rsidRPr="00502C9B">
        <w:rPr>
          <w:rFonts w:ascii="Cambria" w:hAnsi="Cambria"/>
          <w:noProof/>
        </w:rPr>
        <w:tab/>
        <w:t xml:space="preserve">S. Souders, "High-performance web sites," </w:t>
      </w:r>
      <w:r w:rsidRPr="00502C9B">
        <w:rPr>
          <w:rFonts w:ascii="Cambria" w:hAnsi="Cambria"/>
          <w:i/>
          <w:noProof/>
        </w:rPr>
        <w:t xml:space="preserve">Commun. ACM, </w:t>
      </w:r>
      <w:r w:rsidRPr="00502C9B">
        <w:rPr>
          <w:rFonts w:ascii="Cambria" w:hAnsi="Cambria"/>
          <w:noProof/>
        </w:rPr>
        <w:t>vol. 51, pp. 36-41, 2008.</w:t>
      </w:r>
      <w:bookmarkEnd w:id="4"/>
    </w:p>
    <w:p w14:paraId="2458FD8D" w14:textId="77777777" w:rsidR="00502C9B" w:rsidRPr="00502C9B" w:rsidRDefault="00502C9B" w:rsidP="00502C9B">
      <w:pPr>
        <w:ind w:left="720" w:hanging="720"/>
        <w:rPr>
          <w:rFonts w:ascii="Cambria" w:hAnsi="Cambria"/>
          <w:noProof/>
        </w:rPr>
      </w:pPr>
      <w:bookmarkStart w:id="5" w:name="_ENREF_5"/>
      <w:r w:rsidRPr="00502C9B">
        <w:rPr>
          <w:rFonts w:ascii="Cambria" w:hAnsi="Cambria"/>
          <w:noProof/>
        </w:rPr>
        <w:t>[5]</w:t>
      </w:r>
      <w:r w:rsidRPr="00502C9B">
        <w:rPr>
          <w:rFonts w:ascii="Cambria" w:hAnsi="Cambria"/>
          <w:noProof/>
        </w:rPr>
        <w:tab/>
        <w:t xml:space="preserve">K. Matsudaira, "Making the mobile web faster," </w:t>
      </w:r>
      <w:r w:rsidRPr="00502C9B">
        <w:rPr>
          <w:rFonts w:ascii="Cambria" w:hAnsi="Cambria"/>
          <w:i/>
          <w:noProof/>
        </w:rPr>
        <w:t xml:space="preserve">Commun. ACM, </w:t>
      </w:r>
      <w:r w:rsidRPr="00502C9B">
        <w:rPr>
          <w:rFonts w:ascii="Cambria" w:hAnsi="Cambria"/>
          <w:noProof/>
        </w:rPr>
        <w:t>vol. 56, pp. 56-61, 2013.</w:t>
      </w:r>
      <w:bookmarkEnd w:id="5"/>
    </w:p>
    <w:p w14:paraId="7E460E87" w14:textId="77777777" w:rsidR="00502C9B" w:rsidRPr="00502C9B" w:rsidRDefault="00502C9B" w:rsidP="00502C9B">
      <w:pPr>
        <w:ind w:left="720" w:hanging="720"/>
        <w:rPr>
          <w:rFonts w:ascii="Cambria" w:hAnsi="Cambria"/>
          <w:noProof/>
        </w:rPr>
      </w:pPr>
      <w:bookmarkStart w:id="6" w:name="_ENREF_6"/>
      <w:r w:rsidRPr="00502C9B">
        <w:rPr>
          <w:rFonts w:ascii="Cambria" w:hAnsi="Cambria"/>
          <w:noProof/>
        </w:rPr>
        <w:t>[6]</w:t>
      </w:r>
      <w:r w:rsidRPr="00502C9B">
        <w:rPr>
          <w:rFonts w:ascii="Cambria" w:hAnsi="Cambria"/>
          <w:noProof/>
        </w:rPr>
        <w:tab/>
        <w:t xml:space="preserve">J. A. Sæterås, "Next steps of Responsive Web Design," in </w:t>
      </w:r>
      <w:r w:rsidRPr="00502C9B">
        <w:rPr>
          <w:rFonts w:ascii="Cambria" w:hAnsi="Cambria"/>
          <w:i/>
          <w:noProof/>
        </w:rPr>
        <w:t>mpulp</w:t>
      </w:r>
      <w:r w:rsidRPr="00502C9B">
        <w:rPr>
          <w:rFonts w:ascii="Cambria" w:hAnsi="Cambria"/>
          <w:noProof/>
        </w:rPr>
        <w:t xml:space="preserve"> vol. 2012, ed, 2011.</w:t>
      </w:r>
      <w:bookmarkEnd w:id="6"/>
    </w:p>
    <w:p w14:paraId="4F05B281" w14:textId="77777777" w:rsidR="00502C9B" w:rsidRPr="00502C9B" w:rsidRDefault="00502C9B" w:rsidP="00502C9B">
      <w:pPr>
        <w:ind w:left="720" w:hanging="720"/>
        <w:rPr>
          <w:rFonts w:ascii="Cambria" w:hAnsi="Cambria"/>
          <w:noProof/>
        </w:rPr>
      </w:pPr>
      <w:bookmarkStart w:id="7" w:name="_ENREF_7"/>
      <w:r w:rsidRPr="00502C9B">
        <w:rPr>
          <w:rFonts w:ascii="Cambria" w:hAnsi="Cambria"/>
          <w:noProof/>
        </w:rPr>
        <w:t>[7]</w:t>
      </w:r>
      <w:r w:rsidRPr="00502C9B">
        <w:rPr>
          <w:rFonts w:ascii="Cambria" w:hAnsi="Cambria"/>
          <w:noProof/>
        </w:rPr>
        <w:tab/>
        <w:t xml:space="preserve">L. Wroblewski, "RESS: Responsive Design + Server Side Components," in </w:t>
      </w:r>
      <w:r w:rsidRPr="00502C9B">
        <w:rPr>
          <w:rFonts w:ascii="Cambria" w:hAnsi="Cambria"/>
          <w:i/>
          <w:noProof/>
        </w:rPr>
        <w:t>LukeW</w:t>
      </w:r>
      <w:r w:rsidRPr="00502C9B">
        <w:rPr>
          <w:rFonts w:ascii="Cambria" w:hAnsi="Cambria"/>
          <w:noProof/>
        </w:rPr>
        <w:t xml:space="preserve"> vol. 2012, ed, 2011.</w:t>
      </w:r>
      <w:bookmarkEnd w:id="7"/>
    </w:p>
    <w:p w14:paraId="4A72845B" w14:textId="77777777" w:rsidR="00502C9B" w:rsidRPr="00502C9B" w:rsidRDefault="00502C9B" w:rsidP="00502C9B">
      <w:pPr>
        <w:ind w:left="720" w:hanging="720"/>
        <w:rPr>
          <w:rFonts w:ascii="Cambria" w:hAnsi="Cambria"/>
          <w:noProof/>
        </w:rPr>
      </w:pPr>
      <w:bookmarkStart w:id="8" w:name="_ENREF_8"/>
      <w:r w:rsidRPr="00502C9B">
        <w:rPr>
          <w:rFonts w:ascii="Cambria" w:hAnsi="Cambria"/>
          <w:noProof/>
        </w:rPr>
        <w:t>[8]</w:t>
      </w:r>
      <w:r w:rsidRPr="00502C9B">
        <w:rPr>
          <w:rFonts w:ascii="Cambria" w:hAnsi="Cambria"/>
          <w:noProof/>
        </w:rPr>
        <w:tab/>
        <w:t xml:space="preserve">L. Wroblewski, "Future Friendly," in </w:t>
      </w:r>
      <w:r w:rsidRPr="00502C9B">
        <w:rPr>
          <w:rFonts w:ascii="Cambria" w:hAnsi="Cambria"/>
          <w:i/>
          <w:noProof/>
        </w:rPr>
        <w:t>LukeW</w:t>
      </w:r>
      <w:r w:rsidRPr="00502C9B">
        <w:rPr>
          <w:rFonts w:ascii="Cambria" w:hAnsi="Cambria"/>
          <w:noProof/>
        </w:rPr>
        <w:t xml:space="preserve"> vol. 2013, ed, 2011.</w:t>
      </w:r>
      <w:bookmarkEnd w:id="8"/>
    </w:p>
    <w:p w14:paraId="599A3BF6" w14:textId="2D7800D2" w:rsidR="00502C9B" w:rsidRPr="00502C9B" w:rsidRDefault="00502C9B" w:rsidP="00502C9B">
      <w:pPr>
        <w:ind w:left="720" w:hanging="720"/>
        <w:rPr>
          <w:rFonts w:ascii="Cambria" w:hAnsi="Cambria"/>
          <w:noProof/>
        </w:rPr>
      </w:pPr>
      <w:bookmarkStart w:id="9" w:name="_ENREF_9"/>
      <w:r w:rsidRPr="00502C9B">
        <w:rPr>
          <w:rFonts w:ascii="Cambria" w:hAnsi="Cambria"/>
          <w:noProof/>
        </w:rPr>
        <w:t>[9]</w:t>
      </w:r>
      <w:r w:rsidRPr="00502C9B">
        <w:rPr>
          <w:rFonts w:ascii="Cambria" w:hAnsi="Cambria"/>
          <w:noProof/>
        </w:rPr>
        <w:tab/>
        <w:t xml:space="preserve">L. J. Wroblewski, Scott; Frost, Brad; Keith, Jeremy; Gardner, Lyza D.; Jehl, Scott; Rieger, Stephanie; Grigsby, Jason; Rieger, Bryan; Clark, Josh; Kadlec, Tim; Leroux, Brian; Trasatti, Andrea. (2013). </w:t>
      </w:r>
      <w:r w:rsidRPr="00502C9B">
        <w:rPr>
          <w:rFonts w:ascii="Cambria" w:hAnsi="Cambria"/>
          <w:i/>
          <w:noProof/>
        </w:rPr>
        <w:t>Future Friendly</w:t>
      </w:r>
      <w:r w:rsidRPr="00502C9B">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502C9B">
        <w:rPr>
          <w:rStyle w:val="Hyperlink"/>
          <w:noProof/>
        </w:rPr>
        <w:t>http://futurefriend.ly/</w:t>
      </w:r>
      <w:r>
        <w:rPr>
          <w:rFonts w:ascii="Cambria" w:hAnsi="Cambria"/>
          <w:noProof/>
        </w:rPr>
        <w:fldChar w:fldCharType="end"/>
      </w:r>
    </w:p>
    <w:p w14:paraId="2425BEF1" w14:textId="77777777" w:rsidR="00502C9B" w:rsidRPr="00502C9B" w:rsidRDefault="00502C9B" w:rsidP="00502C9B">
      <w:pPr>
        <w:ind w:left="720" w:hanging="720"/>
        <w:rPr>
          <w:rFonts w:ascii="Cambria" w:hAnsi="Cambria"/>
          <w:noProof/>
        </w:rPr>
      </w:pPr>
      <w:bookmarkStart w:id="10" w:name="_ENREF_10"/>
      <w:r w:rsidRPr="00502C9B">
        <w:rPr>
          <w:rFonts w:ascii="Cambria" w:hAnsi="Cambria"/>
          <w:noProof/>
        </w:rPr>
        <w:t>[10]</w:t>
      </w:r>
      <w:r w:rsidRPr="00502C9B">
        <w:rPr>
          <w:rFonts w:ascii="Cambria" w:hAnsi="Cambria"/>
          <w:noProof/>
        </w:rPr>
        <w:tab/>
        <w:t xml:space="preserve">D. Olsen, "RESS, Server-Side Feature-Detection and the Evolution of Responsive Web Design," in </w:t>
      </w:r>
      <w:r w:rsidRPr="00502C9B">
        <w:rPr>
          <w:rFonts w:ascii="Cambria" w:hAnsi="Cambria"/>
          <w:i/>
          <w:noProof/>
        </w:rPr>
        <w:t>Mobile in Higher Ed</w:t>
      </w:r>
      <w:r w:rsidRPr="00502C9B">
        <w:rPr>
          <w:rFonts w:ascii="Cambria" w:hAnsi="Cambria"/>
          <w:noProof/>
        </w:rPr>
        <w:t xml:space="preserve"> vol. 2012, ed, 2012.</w:t>
      </w:r>
      <w:bookmarkEnd w:id="10"/>
    </w:p>
    <w:p w14:paraId="65BD5FFE" w14:textId="1A03F048" w:rsidR="00502C9B" w:rsidRDefault="00502C9B" w:rsidP="00502C9B">
      <w:pPr>
        <w:rPr>
          <w:rFonts w:ascii="Cambria" w:hAnsi="Cambria"/>
          <w:noProof/>
        </w:rPr>
      </w:pPr>
    </w:p>
    <w:p w14:paraId="0B64E822" w14:textId="5A6EAE67" w:rsidR="00494987" w:rsidRPr="009D4F77" w:rsidRDefault="00E319EE" w:rsidP="002F08DA">
      <w:pPr>
        <w:spacing w:line="276" w:lineRule="auto"/>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55858F" w15:done="0"/>
  <w15:commentEx w15:paraId="5E44B700" w15:done="0"/>
  <w15:commentEx w15:paraId="0E22A8F9" w15:done="0"/>
  <w15:commentEx w15:paraId="791C3F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146B4"/>
    <w:rsid w:val="000416F0"/>
    <w:rsid w:val="0005552B"/>
    <w:rsid w:val="0005752B"/>
    <w:rsid w:val="00057C61"/>
    <w:rsid w:val="000610C2"/>
    <w:rsid w:val="00066BD5"/>
    <w:rsid w:val="00077B17"/>
    <w:rsid w:val="000A19CB"/>
    <w:rsid w:val="000B0101"/>
    <w:rsid w:val="000B11CB"/>
    <w:rsid w:val="000C429B"/>
    <w:rsid w:val="000D5BF0"/>
    <w:rsid w:val="000E6C9B"/>
    <w:rsid w:val="000F6354"/>
    <w:rsid w:val="00113866"/>
    <w:rsid w:val="00113C0F"/>
    <w:rsid w:val="00115F72"/>
    <w:rsid w:val="00137F1C"/>
    <w:rsid w:val="00140A94"/>
    <w:rsid w:val="00145C82"/>
    <w:rsid w:val="00147D58"/>
    <w:rsid w:val="001544C6"/>
    <w:rsid w:val="001A43FE"/>
    <w:rsid w:val="001C34B6"/>
    <w:rsid w:val="001C7D2A"/>
    <w:rsid w:val="001D1905"/>
    <w:rsid w:val="001E34E4"/>
    <w:rsid w:val="001F084E"/>
    <w:rsid w:val="001F26A9"/>
    <w:rsid w:val="00207D0A"/>
    <w:rsid w:val="00226FF1"/>
    <w:rsid w:val="00236AEC"/>
    <w:rsid w:val="00237272"/>
    <w:rsid w:val="00241B66"/>
    <w:rsid w:val="00245121"/>
    <w:rsid w:val="0025363D"/>
    <w:rsid w:val="00256C48"/>
    <w:rsid w:val="00267912"/>
    <w:rsid w:val="0027031E"/>
    <w:rsid w:val="00285E43"/>
    <w:rsid w:val="00287E1F"/>
    <w:rsid w:val="0029079C"/>
    <w:rsid w:val="0029394C"/>
    <w:rsid w:val="002E4D58"/>
    <w:rsid w:val="002F08DA"/>
    <w:rsid w:val="00305B82"/>
    <w:rsid w:val="003102AC"/>
    <w:rsid w:val="003224B1"/>
    <w:rsid w:val="003272E5"/>
    <w:rsid w:val="00327356"/>
    <w:rsid w:val="00327CBB"/>
    <w:rsid w:val="003324B3"/>
    <w:rsid w:val="00333A8A"/>
    <w:rsid w:val="003407F3"/>
    <w:rsid w:val="003606C5"/>
    <w:rsid w:val="003641BF"/>
    <w:rsid w:val="00372C96"/>
    <w:rsid w:val="00374DB4"/>
    <w:rsid w:val="003838BF"/>
    <w:rsid w:val="0039045B"/>
    <w:rsid w:val="003A3E63"/>
    <w:rsid w:val="003D5426"/>
    <w:rsid w:val="003D6CA7"/>
    <w:rsid w:val="003E077B"/>
    <w:rsid w:val="003E23E1"/>
    <w:rsid w:val="00406788"/>
    <w:rsid w:val="00412994"/>
    <w:rsid w:val="00414F95"/>
    <w:rsid w:val="0041600E"/>
    <w:rsid w:val="00421EDD"/>
    <w:rsid w:val="00426BCD"/>
    <w:rsid w:val="00430D56"/>
    <w:rsid w:val="0044025E"/>
    <w:rsid w:val="00441EFB"/>
    <w:rsid w:val="004473BA"/>
    <w:rsid w:val="00454A8B"/>
    <w:rsid w:val="0045648B"/>
    <w:rsid w:val="0047133A"/>
    <w:rsid w:val="0047149B"/>
    <w:rsid w:val="00471964"/>
    <w:rsid w:val="004830F5"/>
    <w:rsid w:val="00486C70"/>
    <w:rsid w:val="00494987"/>
    <w:rsid w:val="004A5422"/>
    <w:rsid w:val="004A6530"/>
    <w:rsid w:val="004B3E99"/>
    <w:rsid w:val="004B4198"/>
    <w:rsid w:val="004B4809"/>
    <w:rsid w:val="004B7F18"/>
    <w:rsid w:val="004C7F5E"/>
    <w:rsid w:val="004D188C"/>
    <w:rsid w:val="004E2BF5"/>
    <w:rsid w:val="004F4DD6"/>
    <w:rsid w:val="00502C9B"/>
    <w:rsid w:val="00502CEB"/>
    <w:rsid w:val="005079E0"/>
    <w:rsid w:val="00511DFF"/>
    <w:rsid w:val="0051397E"/>
    <w:rsid w:val="005162F3"/>
    <w:rsid w:val="00520987"/>
    <w:rsid w:val="00520CF2"/>
    <w:rsid w:val="00525F3C"/>
    <w:rsid w:val="0054126F"/>
    <w:rsid w:val="005436A0"/>
    <w:rsid w:val="0055339A"/>
    <w:rsid w:val="005557A2"/>
    <w:rsid w:val="00557075"/>
    <w:rsid w:val="0056625B"/>
    <w:rsid w:val="00575359"/>
    <w:rsid w:val="00575F67"/>
    <w:rsid w:val="00591018"/>
    <w:rsid w:val="00594047"/>
    <w:rsid w:val="00595373"/>
    <w:rsid w:val="005B0116"/>
    <w:rsid w:val="005B225B"/>
    <w:rsid w:val="005B5A72"/>
    <w:rsid w:val="005C13ED"/>
    <w:rsid w:val="005D051F"/>
    <w:rsid w:val="005D07D9"/>
    <w:rsid w:val="005D31DE"/>
    <w:rsid w:val="005F6CDD"/>
    <w:rsid w:val="006024C9"/>
    <w:rsid w:val="0060281C"/>
    <w:rsid w:val="00604D0E"/>
    <w:rsid w:val="006058AD"/>
    <w:rsid w:val="0061523F"/>
    <w:rsid w:val="006170A9"/>
    <w:rsid w:val="0062310D"/>
    <w:rsid w:val="00627995"/>
    <w:rsid w:val="00630075"/>
    <w:rsid w:val="00637B6E"/>
    <w:rsid w:val="00643EFE"/>
    <w:rsid w:val="006461FA"/>
    <w:rsid w:val="00656DFB"/>
    <w:rsid w:val="00660A18"/>
    <w:rsid w:val="00667927"/>
    <w:rsid w:val="00670194"/>
    <w:rsid w:val="00676662"/>
    <w:rsid w:val="00683CBB"/>
    <w:rsid w:val="00695651"/>
    <w:rsid w:val="00696CE1"/>
    <w:rsid w:val="006A7A32"/>
    <w:rsid w:val="006C0ABD"/>
    <w:rsid w:val="006C45BB"/>
    <w:rsid w:val="006D1EF8"/>
    <w:rsid w:val="006D5CE4"/>
    <w:rsid w:val="006E5333"/>
    <w:rsid w:val="006F1534"/>
    <w:rsid w:val="0070286A"/>
    <w:rsid w:val="00714D7A"/>
    <w:rsid w:val="00714FB0"/>
    <w:rsid w:val="0071676C"/>
    <w:rsid w:val="007210B6"/>
    <w:rsid w:val="00726072"/>
    <w:rsid w:val="00731858"/>
    <w:rsid w:val="00732945"/>
    <w:rsid w:val="00733A8B"/>
    <w:rsid w:val="00771EA2"/>
    <w:rsid w:val="00776670"/>
    <w:rsid w:val="0078122E"/>
    <w:rsid w:val="00782C75"/>
    <w:rsid w:val="0079330F"/>
    <w:rsid w:val="00796DE4"/>
    <w:rsid w:val="007C4A59"/>
    <w:rsid w:val="007C53BE"/>
    <w:rsid w:val="007C6E46"/>
    <w:rsid w:val="007E2543"/>
    <w:rsid w:val="007F44E6"/>
    <w:rsid w:val="00800952"/>
    <w:rsid w:val="008021FE"/>
    <w:rsid w:val="00811001"/>
    <w:rsid w:val="00811CB7"/>
    <w:rsid w:val="00821B70"/>
    <w:rsid w:val="00825BDB"/>
    <w:rsid w:val="00837334"/>
    <w:rsid w:val="00844409"/>
    <w:rsid w:val="00844FE2"/>
    <w:rsid w:val="00846F41"/>
    <w:rsid w:val="0085091C"/>
    <w:rsid w:val="0085203D"/>
    <w:rsid w:val="008533DE"/>
    <w:rsid w:val="0087503A"/>
    <w:rsid w:val="008931F4"/>
    <w:rsid w:val="008962DD"/>
    <w:rsid w:val="008A55DA"/>
    <w:rsid w:val="008B1591"/>
    <w:rsid w:val="008B1645"/>
    <w:rsid w:val="008C5B54"/>
    <w:rsid w:val="008C76F5"/>
    <w:rsid w:val="008D411A"/>
    <w:rsid w:val="008D7B92"/>
    <w:rsid w:val="008E1FA4"/>
    <w:rsid w:val="008F4F4B"/>
    <w:rsid w:val="009053B9"/>
    <w:rsid w:val="00910CF9"/>
    <w:rsid w:val="0092125F"/>
    <w:rsid w:val="009249C1"/>
    <w:rsid w:val="009251CE"/>
    <w:rsid w:val="0092610F"/>
    <w:rsid w:val="00934E85"/>
    <w:rsid w:val="0095246B"/>
    <w:rsid w:val="00954064"/>
    <w:rsid w:val="00956B06"/>
    <w:rsid w:val="009821B6"/>
    <w:rsid w:val="0098576E"/>
    <w:rsid w:val="00987771"/>
    <w:rsid w:val="00987F77"/>
    <w:rsid w:val="00997EC0"/>
    <w:rsid w:val="009A02D2"/>
    <w:rsid w:val="009A1220"/>
    <w:rsid w:val="009B0CEE"/>
    <w:rsid w:val="009D374C"/>
    <w:rsid w:val="009D4F77"/>
    <w:rsid w:val="009E2777"/>
    <w:rsid w:val="009E4BA1"/>
    <w:rsid w:val="009E500D"/>
    <w:rsid w:val="009E5379"/>
    <w:rsid w:val="00A04B6E"/>
    <w:rsid w:val="00A06011"/>
    <w:rsid w:val="00A119EF"/>
    <w:rsid w:val="00A164A1"/>
    <w:rsid w:val="00A16841"/>
    <w:rsid w:val="00A1774D"/>
    <w:rsid w:val="00A2285F"/>
    <w:rsid w:val="00A22C41"/>
    <w:rsid w:val="00A30191"/>
    <w:rsid w:val="00A31047"/>
    <w:rsid w:val="00A77171"/>
    <w:rsid w:val="00A8189F"/>
    <w:rsid w:val="00A85C6A"/>
    <w:rsid w:val="00A86444"/>
    <w:rsid w:val="00AA2B0C"/>
    <w:rsid w:val="00AB337A"/>
    <w:rsid w:val="00AB3454"/>
    <w:rsid w:val="00AB4051"/>
    <w:rsid w:val="00AB7F76"/>
    <w:rsid w:val="00AC0F22"/>
    <w:rsid w:val="00AC7BF0"/>
    <w:rsid w:val="00AD3522"/>
    <w:rsid w:val="00AD4323"/>
    <w:rsid w:val="00AE5E2F"/>
    <w:rsid w:val="00AF7702"/>
    <w:rsid w:val="00B0035B"/>
    <w:rsid w:val="00B056A4"/>
    <w:rsid w:val="00B25173"/>
    <w:rsid w:val="00B37DF5"/>
    <w:rsid w:val="00B51396"/>
    <w:rsid w:val="00B727A9"/>
    <w:rsid w:val="00B72FFB"/>
    <w:rsid w:val="00B82885"/>
    <w:rsid w:val="00B87631"/>
    <w:rsid w:val="00B97008"/>
    <w:rsid w:val="00BA4CEA"/>
    <w:rsid w:val="00BB1C9A"/>
    <w:rsid w:val="00BB430E"/>
    <w:rsid w:val="00BD118E"/>
    <w:rsid w:val="00BD5FA3"/>
    <w:rsid w:val="00BF188C"/>
    <w:rsid w:val="00BF1937"/>
    <w:rsid w:val="00C11824"/>
    <w:rsid w:val="00C14566"/>
    <w:rsid w:val="00C3012A"/>
    <w:rsid w:val="00C34274"/>
    <w:rsid w:val="00C36116"/>
    <w:rsid w:val="00C406F1"/>
    <w:rsid w:val="00C651FA"/>
    <w:rsid w:val="00C67473"/>
    <w:rsid w:val="00C718ED"/>
    <w:rsid w:val="00C72C29"/>
    <w:rsid w:val="00C80EB9"/>
    <w:rsid w:val="00C81ACD"/>
    <w:rsid w:val="00CB0EA7"/>
    <w:rsid w:val="00CB28A0"/>
    <w:rsid w:val="00CB584C"/>
    <w:rsid w:val="00CC2E6A"/>
    <w:rsid w:val="00CD658E"/>
    <w:rsid w:val="00CE41D6"/>
    <w:rsid w:val="00CF0363"/>
    <w:rsid w:val="00CF7186"/>
    <w:rsid w:val="00D00256"/>
    <w:rsid w:val="00D0523B"/>
    <w:rsid w:val="00D05915"/>
    <w:rsid w:val="00D154F8"/>
    <w:rsid w:val="00D15BCC"/>
    <w:rsid w:val="00D16564"/>
    <w:rsid w:val="00D2137B"/>
    <w:rsid w:val="00D21530"/>
    <w:rsid w:val="00D22EDE"/>
    <w:rsid w:val="00D23158"/>
    <w:rsid w:val="00D27373"/>
    <w:rsid w:val="00D323E8"/>
    <w:rsid w:val="00D34779"/>
    <w:rsid w:val="00D458E4"/>
    <w:rsid w:val="00D60010"/>
    <w:rsid w:val="00D72D10"/>
    <w:rsid w:val="00D74DCB"/>
    <w:rsid w:val="00DA2112"/>
    <w:rsid w:val="00DB0210"/>
    <w:rsid w:val="00DC1435"/>
    <w:rsid w:val="00DC6552"/>
    <w:rsid w:val="00DE0131"/>
    <w:rsid w:val="00DE1784"/>
    <w:rsid w:val="00DE2524"/>
    <w:rsid w:val="00E02E52"/>
    <w:rsid w:val="00E03527"/>
    <w:rsid w:val="00E11696"/>
    <w:rsid w:val="00E15B30"/>
    <w:rsid w:val="00E17EAD"/>
    <w:rsid w:val="00E319EE"/>
    <w:rsid w:val="00E3752F"/>
    <w:rsid w:val="00E52C12"/>
    <w:rsid w:val="00E543F0"/>
    <w:rsid w:val="00E559C9"/>
    <w:rsid w:val="00E61C93"/>
    <w:rsid w:val="00E703C6"/>
    <w:rsid w:val="00EA159D"/>
    <w:rsid w:val="00EB1A13"/>
    <w:rsid w:val="00EB1B3F"/>
    <w:rsid w:val="00EC7BBE"/>
    <w:rsid w:val="00ED7016"/>
    <w:rsid w:val="00EF2E02"/>
    <w:rsid w:val="00F27035"/>
    <w:rsid w:val="00F31FAF"/>
    <w:rsid w:val="00F33CEA"/>
    <w:rsid w:val="00F468F5"/>
    <w:rsid w:val="00F477CC"/>
    <w:rsid w:val="00F47F86"/>
    <w:rsid w:val="00F50A1F"/>
    <w:rsid w:val="00F671E1"/>
    <w:rsid w:val="00F71674"/>
    <w:rsid w:val="00F8109E"/>
    <w:rsid w:val="00F91C7F"/>
    <w:rsid w:val="00F95BAA"/>
    <w:rsid w:val="00FB2041"/>
    <w:rsid w:val="00FB3E58"/>
    <w:rsid w:val="00FB3FC2"/>
    <w:rsid w:val="00FC2943"/>
    <w:rsid w:val="00FD2B13"/>
    <w:rsid w:val="00FD6250"/>
    <w:rsid w:val="00FF3012"/>
    <w:rsid w:val="00FF3817"/>
    <w:rsid w:val="00FF4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6</Pages>
  <Words>2741</Words>
  <Characters>15627</Characters>
  <Application>Microsoft Macintosh Word</Application>
  <DocSecurity>0</DocSecurity>
  <Lines>130</Lines>
  <Paragraphs>36</Paragraphs>
  <ScaleCrop>false</ScaleCrop>
  <Company/>
  <LinksUpToDate>false</LinksUpToDate>
  <CharactersWithSpaces>183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10</cp:revision>
  <dcterms:created xsi:type="dcterms:W3CDTF">2013-04-21T08:58:00Z</dcterms:created>
  <dcterms:modified xsi:type="dcterms:W3CDTF">2013-04-25T12:23:00Z</dcterms:modified>
</cp:coreProperties>
</file>